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ellenraster"/>
        <w:tblW w:w="15389" w:type="dxa"/>
        <w:tblInd w:w="-113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1639"/>
        <w:gridCol w:w="709"/>
        <w:gridCol w:w="851"/>
        <w:gridCol w:w="850"/>
        <w:gridCol w:w="2268"/>
        <w:gridCol w:w="1418"/>
        <w:gridCol w:w="1417"/>
        <w:gridCol w:w="1276"/>
        <w:gridCol w:w="1276"/>
        <w:gridCol w:w="1275"/>
        <w:gridCol w:w="1134"/>
        <w:gridCol w:w="1276"/>
      </w:tblGrid>
      <w:tr w:rsidR="0085709E" w:rsidRPr="00C86892" w14:paraId="7471FAFD" w14:textId="77777777" w:rsidTr="007E702C">
        <w:tc>
          <w:tcPr>
            <w:tcW w:w="1639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2D73AA2C" w14:textId="77777777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bookmarkStart w:id="0" w:name="_GoBack"/>
            <w:bookmarkEnd w:id="0"/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Author</w:t>
            </w:r>
            <w:proofErr w:type="spellEnd"/>
          </w:p>
        </w:tc>
        <w:tc>
          <w:tcPr>
            <w:tcW w:w="709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49542A9B" w14:textId="77777777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Year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3CF3673B" w14:textId="77777777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Patients</w:t>
            </w:r>
            <w:proofErr w:type="spellEnd"/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60CC23FD" w14:textId="77777777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Design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2B73CA14" w14:textId="3205F9F2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Treatment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128D8DC9" w14:textId="0237A2F9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Indication</w:t>
            </w:r>
            <w:proofErr w:type="spellEnd"/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68174114" w14:textId="4DDDAB77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Age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5ECC3C98" w14:textId="3ED681BA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Observation </w:t>
            </w: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period</w:t>
            </w:r>
            <w:proofErr w:type="spellEnd"/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&amp;&amp;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5B850892" w14:textId="0D0A4A2C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Mortality</w:t>
            </w:r>
            <w:proofErr w:type="spellEnd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*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19A6BDDB" w14:textId="11B5A442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TE </w:t>
            </w: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events</w:t>
            </w:r>
            <w:proofErr w:type="spellEnd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*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2CCE34DB" w14:textId="006B27B6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ajor </w:t>
            </w: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bleedings</w:t>
            </w:r>
            <w:proofErr w:type="spellEnd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*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4" w:space="0" w:color="auto"/>
            </w:tcBorders>
            <w:shd w:val="pct15" w:color="auto" w:fill="auto"/>
          </w:tcPr>
          <w:p w14:paraId="7DCE752B" w14:textId="2CB386F4" w:rsidR="00C86892" w:rsidRPr="00C86892" w:rsidRDefault="00C86892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Time in </w:t>
            </w: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target</w:t>
            </w:r>
            <w:proofErr w:type="spellEnd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</w:t>
            </w:r>
            <w:proofErr w:type="spellStart"/>
            <w:r w:rsidRPr="00C86892">
              <w:rPr>
                <w:rFonts w:ascii="Times New Roman" w:hAnsi="Times New Roman" w:cs="Times New Roman"/>
                <w:b/>
                <w:sz w:val="18"/>
                <w:szCs w:val="18"/>
              </w:rPr>
              <w:t>range</w:t>
            </w:r>
            <w:proofErr w:type="spellEnd"/>
          </w:p>
        </w:tc>
      </w:tr>
      <w:tr w:rsidR="0085709E" w:rsidRPr="00C86892" w14:paraId="145FF7DA" w14:textId="77777777" w:rsidTr="007E702C">
        <w:tc>
          <w:tcPr>
            <w:tcW w:w="1639" w:type="dxa"/>
            <w:tcBorders>
              <w:top w:val="single" w:sz="4" w:space="0" w:color="auto"/>
            </w:tcBorders>
            <w:shd w:val="pct5" w:color="auto" w:fill="auto"/>
          </w:tcPr>
          <w:p w14:paraId="53B6AC3A" w14:textId="592DF9F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Nagler M et al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pct5" w:color="auto" w:fill="auto"/>
          </w:tcPr>
          <w:p w14:paraId="21FA11B3" w14:textId="77777777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201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pct5" w:color="auto" w:fill="auto"/>
          </w:tcPr>
          <w:p w14:paraId="1185D7B2" w14:textId="77777777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122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pct5" w:color="auto" w:fill="auto"/>
          </w:tcPr>
          <w:p w14:paraId="56B08F12" w14:textId="77777777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Cohort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  <w:shd w:val="pct5" w:color="auto" w:fill="auto"/>
          </w:tcPr>
          <w:p w14:paraId="1814BA82" w14:textId="2A527FF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PSM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pct5" w:color="auto" w:fill="auto"/>
          </w:tcPr>
          <w:p w14:paraId="4E6D8359" w14:textId="6F7AF11C" w:rsidR="00C86892" w:rsidRPr="00C86892" w:rsidRDefault="00C86892" w:rsidP="00727C5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AF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°°</w:t>
            </w: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, VTE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+</w:t>
            </w: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, MHV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pct5" w:color="auto" w:fill="auto"/>
          </w:tcPr>
          <w:p w14:paraId="2EC635CB" w14:textId="203874A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53.7°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pct5" w:color="auto" w:fill="auto"/>
          </w:tcPr>
          <w:p w14:paraId="3E4DEA70" w14:textId="40EFBA89" w:rsidR="00C86892" w:rsidRPr="00C86892" w:rsidRDefault="00BB515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1.6</w:t>
            </w:r>
            <w:r w:rsidR="005238AF">
              <w:rPr>
                <w:rFonts w:ascii="Times New Roman" w:hAnsi="Times New Roman" w:cs="Times New Roman"/>
                <w:sz w:val="18"/>
                <w:szCs w:val="18"/>
              </w:rPr>
              <w:t>°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pct5" w:color="auto" w:fill="auto"/>
          </w:tcPr>
          <w:p w14:paraId="5A54D70E" w14:textId="5C3D7F6A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pct5" w:color="auto" w:fill="auto"/>
          </w:tcPr>
          <w:p w14:paraId="03CB193E" w14:textId="50712F7B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1.0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pct5" w:color="auto" w:fill="auto"/>
          </w:tcPr>
          <w:p w14:paraId="21941B3E" w14:textId="56C65335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1.2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pct5" w:color="auto" w:fill="auto"/>
          </w:tcPr>
          <w:p w14:paraId="49E5EA72" w14:textId="03508E14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80.0%°</w:t>
            </w:r>
          </w:p>
        </w:tc>
      </w:tr>
      <w:tr w:rsidR="0085709E" w:rsidRPr="00C86892" w14:paraId="793F69E8" w14:textId="77777777" w:rsidTr="007E702C">
        <w:tc>
          <w:tcPr>
            <w:tcW w:w="1639" w:type="dxa"/>
            <w:shd w:val="pct15" w:color="auto" w:fill="auto"/>
          </w:tcPr>
          <w:p w14:paraId="40B410E8" w14:textId="453D15B1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Matchar</w:t>
            </w:r>
            <w:proofErr w:type="spellEnd"/>
            <w:r w:rsidRPr="00C86892">
              <w:rPr>
                <w:rFonts w:ascii="Times New Roman" w:hAnsi="Times New Roman" w:cs="Times New Roman"/>
                <w:sz w:val="18"/>
                <w:szCs w:val="18"/>
              </w:rPr>
              <w:t xml:space="preserve"> DB et al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RjaGFyPC9BdXRob3I+PFllYXI+MjAxMDwvWWVhcj48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RjaGFyPC9BdXRob3I+PFllYXI+MjAxMDwvWWVhcj48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Matchar, 2010 #3542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shd w:val="pct15" w:color="auto" w:fill="auto"/>
          </w:tcPr>
          <w:p w14:paraId="56F95C49" w14:textId="37B69BA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2010</w:t>
            </w:r>
          </w:p>
        </w:tc>
        <w:tc>
          <w:tcPr>
            <w:tcW w:w="851" w:type="dxa"/>
            <w:shd w:val="pct15" w:color="auto" w:fill="auto"/>
          </w:tcPr>
          <w:p w14:paraId="37564BB7" w14:textId="177646AB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1463 / 1452</w:t>
            </w:r>
          </w:p>
        </w:tc>
        <w:tc>
          <w:tcPr>
            <w:tcW w:w="850" w:type="dxa"/>
            <w:shd w:val="pct15" w:color="auto" w:fill="auto"/>
          </w:tcPr>
          <w:p w14:paraId="04A3743D" w14:textId="737DF429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</w:p>
        </w:tc>
        <w:tc>
          <w:tcPr>
            <w:tcW w:w="2268" w:type="dxa"/>
            <w:shd w:val="pct15" w:color="auto" w:fill="auto"/>
          </w:tcPr>
          <w:p w14:paraId="3789B378" w14:textId="6E18D5DD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PST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#</w:t>
            </w: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 xml:space="preserve"> vs. AC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418" w:type="dxa"/>
            <w:shd w:val="pct15" w:color="auto" w:fill="auto"/>
          </w:tcPr>
          <w:p w14:paraId="0DAF09F3" w14:textId="0CE83C15" w:rsidR="00C86892" w:rsidRPr="00C86892" w:rsidRDefault="00C86892" w:rsidP="007A793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AF, MHV</w:t>
            </w:r>
          </w:p>
        </w:tc>
        <w:tc>
          <w:tcPr>
            <w:tcW w:w="1417" w:type="dxa"/>
            <w:shd w:val="pct15" w:color="auto" w:fill="auto"/>
          </w:tcPr>
          <w:p w14:paraId="7B9B6B0C" w14:textId="75B798F8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66.6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 xml:space="preserve"> / 67.4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1276" w:type="dxa"/>
            <w:shd w:val="pct15" w:color="auto" w:fill="auto"/>
          </w:tcPr>
          <w:p w14:paraId="5FF9D692" w14:textId="5BCEF4BE" w:rsidR="00C86892" w:rsidRPr="00C86892" w:rsidRDefault="009611C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6</w:t>
            </w:r>
            <w:r w:rsidRPr="005C2344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</w:p>
        </w:tc>
        <w:tc>
          <w:tcPr>
            <w:tcW w:w="1276" w:type="dxa"/>
            <w:shd w:val="pct15" w:color="auto" w:fill="auto"/>
          </w:tcPr>
          <w:p w14:paraId="0F1D7530" w14:textId="4E2797DD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3.4 / 3.7</w:t>
            </w:r>
          </w:p>
        </w:tc>
        <w:tc>
          <w:tcPr>
            <w:tcW w:w="1275" w:type="dxa"/>
            <w:shd w:val="pct15" w:color="auto" w:fill="auto"/>
          </w:tcPr>
          <w:p w14:paraId="782577F8" w14:textId="26783CF8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2.2 / 2.4</w:t>
            </w:r>
          </w:p>
        </w:tc>
        <w:tc>
          <w:tcPr>
            <w:tcW w:w="1134" w:type="dxa"/>
            <w:shd w:val="pct15" w:color="auto" w:fill="auto"/>
          </w:tcPr>
          <w:p w14:paraId="50785483" w14:textId="32E90E2A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4.0 / 4.7</w:t>
            </w:r>
          </w:p>
        </w:tc>
        <w:tc>
          <w:tcPr>
            <w:tcW w:w="1276" w:type="dxa"/>
            <w:shd w:val="pct15" w:color="auto" w:fill="auto"/>
          </w:tcPr>
          <w:p w14:paraId="334F0354" w14:textId="2355FB9F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66.2%</w:t>
            </w:r>
          </w:p>
        </w:tc>
      </w:tr>
      <w:tr w:rsidR="0085709E" w:rsidRPr="00C86892" w14:paraId="3ABE72B2" w14:textId="77777777" w:rsidTr="007E702C">
        <w:tc>
          <w:tcPr>
            <w:tcW w:w="1639" w:type="dxa"/>
            <w:shd w:val="pct5" w:color="auto" w:fill="auto"/>
          </w:tcPr>
          <w:p w14:paraId="10CED28F" w14:textId="0E972077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el MR et al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QYXRlbDwvQXV0aG9yPjxZZWFyPjIwMTE8L1llYXI+PFJl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B0aGVyYXBldXRpYyB1c2U8L2tleXdvcmQ+PGtleXdvcmQ+QXRyaWFs
IEZpYnJpbGxhdGlvbi9jb21wbGljYXRpb25zLyB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gdGhlcmFwZXV0aWMgdXNlPC9rZXl3b3JkPjxrZXl3b3JkPlN0cm9r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begin">
                <w:fldData xml:space="preserve">PEVuZE5vdGU+PENpdGU+PEF1dGhvcj5QYXRlbDwvQXV0aG9yPjxZZWFyPjIwMTE8L1llYXI+PFJl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B0aGVyYXBldXRpYyB1c2U8L2tleXdvcmQ+PGtleXdvcmQ+QXRyaWFs
IEZpYnJpbGxhdGlvbi9jb21wbGljYXRpb25zLyB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gdGhlcmFwZXV0aWMgdXNlPC9rZXl3b3JkPjxrZXl3b3JkPlN0cm9r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en-US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end"/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[</w:t>
            </w:r>
            <w:hyperlink w:anchor="_ENREF_2" w:tooltip="Patel, 2011 #2406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  <w:lang w:val="en-US"/>
                </w:rPr>
                <w:t>2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en-US"/>
              </w:rPr>
              <w:t>]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fldChar w:fldCharType="end"/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ROCKET AF)</w:t>
            </w:r>
          </w:p>
        </w:tc>
        <w:tc>
          <w:tcPr>
            <w:tcW w:w="709" w:type="dxa"/>
            <w:shd w:val="pct5" w:color="auto" w:fill="auto"/>
          </w:tcPr>
          <w:p w14:paraId="6970735D" w14:textId="0C7F0027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2011</w:t>
            </w:r>
          </w:p>
        </w:tc>
        <w:tc>
          <w:tcPr>
            <w:tcW w:w="851" w:type="dxa"/>
            <w:shd w:val="pct5" w:color="auto" w:fill="auto"/>
          </w:tcPr>
          <w:p w14:paraId="1A06B890" w14:textId="3F95EFC5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7131 / 7133</w:t>
            </w:r>
          </w:p>
        </w:tc>
        <w:tc>
          <w:tcPr>
            <w:tcW w:w="850" w:type="dxa"/>
            <w:shd w:val="pct5" w:color="auto" w:fill="auto"/>
          </w:tcPr>
          <w:p w14:paraId="0EE336DF" w14:textId="761C2690" w:rsidR="00C86892" w:rsidRPr="00C86892" w:rsidRDefault="00C86892" w:rsidP="009B08AA">
            <w:pPr>
              <w:ind w:left="708" w:hanging="708"/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</w:p>
        </w:tc>
        <w:tc>
          <w:tcPr>
            <w:tcW w:w="2268" w:type="dxa"/>
            <w:shd w:val="pct5" w:color="auto" w:fill="auto"/>
          </w:tcPr>
          <w:p w14:paraId="5A0B21CE" w14:textId="00F67C10" w:rsidR="00C86892" w:rsidRPr="00C86892" w:rsidRDefault="00C86892" w:rsidP="008A69D6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ivaroxaban</w:t>
            </w:r>
            <w:proofErr w:type="spellEnd"/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vs. Warfarin usual care</w:t>
            </w:r>
          </w:p>
        </w:tc>
        <w:tc>
          <w:tcPr>
            <w:tcW w:w="1418" w:type="dxa"/>
            <w:shd w:val="pct5" w:color="auto" w:fill="auto"/>
          </w:tcPr>
          <w:p w14:paraId="3DBCB239" w14:textId="660DB411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</w:t>
            </w:r>
          </w:p>
        </w:tc>
        <w:tc>
          <w:tcPr>
            <w:tcW w:w="1417" w:type="dxa"/>
            <w:shd w:val="pct5" w:color="auto" w:fill="auto"/>
          </w:tcPr>
          <w:p w14:paraId="3F7A9FF6" w14:textId="4ECC30B4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3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73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</w:p>
        </w:tc>
        <w:tc>
          <w:tcPr>
            <w:tcW w:w="1276" w:type="dxa"/>
            <w:shd w:val="pct5" w:color="auto" w:fill="auto"/>
          </w:tcPr>
          <w:p w14:paraId="1760F7F9" w14:textId="6D94D508" w:rsidR="00C86892" w:rsidRPr="00C86892" w:rsidRDefault="001842E6" w:rsidP="005A6324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9.7</w:t>
            </w:r>
            <w:r w:rsidRPr="0085367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°</w:t>
            </w:r>
          </w:p>
        </w:tc>
        <w:tc>
          <w:tcPr>
            <w:tcW w:w="1276" w:type="dxa"/>
            <w:shd w:val="pct5" w:color="auto" w:fill="auto"/>
          </w:tcPr>
          <w:p w14:paraId="0B0E0ACE" w14:textId="0EA97E5A" w:rsidR="00C86892" w:rsidRPr="00C86892" w:rsidRDefault="00C86892" w:rsidP="005A6324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.9 / 2.2</w:t>
            </w:r>
          </w:p>
        </w:tc>
        <w:tc>
          <w:tcPr>
            <w:tcW w:w="1275" w:type="dxa"/>
            <w:shd w:val="pct5" w:color="auto" w:fill="auto"/>
          </w:tcPr>
          <w:p w14:paraId="34C12900" w14:textId="792554A8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.1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§§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3.6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§§</w:t>
            </w:r>
          </w:p>
        </w:tc>
        <w:tc>
          <w:tcPr>
            <w:tcW w:w="1134" w:type="dxa"/>
            <w:shd w:val="pct5" w:color="auto" w:fill="auto"/>
          </w:tcPr>
          <w:p w14:paraId="714EA643" w14:textId="6C953C39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.6 / 3.4</w:t>
            </w:r>
          </w:p>
        </w:tc>
        <w:tc>
          <w:tcPr>
            <w:tcW w:w="1276" w:type="dxa"/>
            <w:shd w:val="pct5" w:color="auto" w:fill="auto"/>
          </w:tcPr>
          <w:p w14:paraId="714D3A32" w14:textId="78EEFC4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5%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</w:p>
        </w:tc>
      </w:tr>
      <w:tr w:rsidR="0085709E" w:rsidRPr="00C86892" w14:paraId="4213D96F" w14:textId="77777777" w:rsidTr="007E702C">
        <w:tc>
          <w:tcPr>
            <w:tcW w:w="1639" w:type="dxa"/>
            <w:shd w:val="pct15" w:color="auto" w:fill="auto"/>
          </w:tcPr>
          <w:p w14:paraId="3742EB1C" w14:textId="6044CCB5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onnolly SJ et al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5ub2xseTwvQXV0aG9yPjxZZWFyPjIwMDk8L1llYXI+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5ub2xseTwvQXV0aG9yPjxZZWFyPjIwMDk8L1llYXI+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" w:tooltip="Connolly, 2009 #3543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 xml:space="preserve"> (RE-LY)</w:t>
            </w:r>
          </w:p>
        </w:tc>
        <w:tc>
          <w:tcPr>
            <w:tcW w:w="709" w:type="dxa"/>
            <w:shd w:val="pct15" w:color="auto" w:fill="auto"/>
          </w:tcPr>
          <w:p w14:paraId="1D425FD9" w14:textId="1D296317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2009</w:t>
            </w:r>
          </w:p>
        </w:tc>
        <w:tc>
          <w:tcPr>
            <w:tcW w:w="851" w:type="dxa"/>
            <w:shd w:val="pct15" w:color="auto" w:fill="auto"/>
          </w:tcPr>
          <w:p w14:paraId="1663D709" w14:textId="3EA30BF9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6015 / 6076 / 6022</w:t>
            </w:r>
          </w:p>
        </w:tc>
        <w:tc>
          <w:tcPr>
            <w:tcW w:w="850" w:type="dxa"/>
            <w:shd w:val="pct15" w:color="auto" w:fill="auto"/>
          </w:tcPr>
          <w:p w14:paraId="0F3D2786" w14:textId="6C4EDD8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</w:rPr>
              <w:t>RCT</w:t>
            </w:r>
          </w:p>
        </w:tc>
        <w:tc>
          <w:tcPr>
            <w:tcW w:w="2268" w:type="dxa"/>
            <w:shd w:val="pct15" w:color="auto" w:fill="auto"/>
          </w:tcPr>
          <w:p w14:paraId="0346DEEF" w14:textId="33F572B7" w:rsidR="00C86892" w:rsidRPr="00C86892" w:rsidRDefault="00C86892" w:rsidP="00E81BAA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abigatran</w:t>
            </w:r>
            <w:proofErr w:type="spellEnd"/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10 mg vs. 150 mg vs. Warfarin usual care</w:t>
            </w:r>
          </w:p>
        </w:tc>
        <w:tc>
          <w:tcPr>
            <w:tcW w:w="1418" w:type="dxa"/>
            <w:shd w:val="pct15" w:color="auto" w:fill="auto"/>
          </w:tcPr>
          <w:p w14:paraId="3821FC73" w14:textId="60E0836C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</w:t>
            </w:r>
          </w:p>
        </w:tc>
        <w:tc>
          <w:tcPr>
            <w:tcW w:w="1417" w:type="dxa"/>
            <w:shd w:val="pct15" w:color="auto" w:fill="auto"/>
          </w:tcPr>
          <w:p w14:paraId="5A2C5520" w14:textId="687BE1AF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1.4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71.5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71.6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</w:p>
        </w:tc>
        <w:tc>
          <w:tcPr>
            <w:tcW w:w="1276" w:type="dxa"/>
            <w:shd w:val="pct15" w:color="auto" w:fill="auto"/>
          </w:tcPr>
          <w:p w14:paraId="24223ECC" w14:textId="70CB2CF9" w:rsidR="00C86892" w:rsidRPr="00C86892" w:rsidRDefault="0098276C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4.0</w:t>
            </w:r>
            <w:r w:rsidRPr="0085367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°</w:t>
            </w:r>
          </w:p>
        </w:tc>
        <w:tc>
          <w:tcPr>
            <w:tcW w:w="1276" w:type="dxa"/>
            <w:shd w:val="pct15" w:color="auto" w:fill="auto"/>
          </w:tcPr>
          <w:p w14:paraId="0ADE872C" w14:textId="7E15C48D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.8 / 3.6 / 4.1</w:t>
            </w:r>
          </w:p>
        </w:tc>
        <w:tc>
          <w:tcPr>
            <w:tcW w:w="1275" w:type="dxa"/>
            <w:shd w:val="pct15" w:color="auto" w:fill="auto"/>
          </w:tcPr>
          <w:p w14:paraId="15F449BA" w14:textId="1DCD3325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.4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$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2.0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$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2.3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$</w:t>
            </w:r>
          </w:p>
        </w:tc>
        <w:tc>
          <w:tcPr>
            <w:tcW w:w="1134" w:type="dxa"/>
            <w:shd w:val="pct15" w:color="auto" w:fill="auto"/>
          </w:tcPr>
          <w:p w14:paraId="57BD1486" w14:textId="7FFA1442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.7 / 3.1 / 3.4</w:t>
            </w:r>
          </w:p>
        </w:tc>
        <w:tc>
          <w:tcPr>
            <w:tcW w:w="1276" w:type="dxa"/>
            <w:shd w:val="pct15" w:color="auto" w:fill="auto"/>
          </w:tcPr>
          <w:p w14:paraId="0BC93C1D" w14:textId="680A669B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4%°</w:t>
            </w:r>
          </w:p>
        </w:tc>
      </w:tr>
      <w:tr w:rsidR="0085709E" w:rsidRPr="00C86892" w14:paraId="0AB2A206" w14:textId="77777777" w:rsidTr="007E702C">
        <w:tc>
          <w:tcPr>
            <w:tcW w:w="1639" w:type="dxa"/>
            <w:shd w:val="pct5" w:color="auto" w:fill="auto"/>
          </w:tcPr>
          <w:p w14:paraId="0E895A4F" w14:textId="7686AD61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Granger CB et al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HcmFuZ2VyPC9BdXRob3I+PFllYXI+MjAxMTwvWWVhcj48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HcmFuZ2VyPC9BdXRob3I+PFllYXI+MjAxMTwvWWVhcj48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</w:t>
            </w:r>
            <w:hyperlink w:anchor="_ENREF_4" w:tooltip="Granger, 2011 #3548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  <w:lang w:val="fr-CH"/>
                </w:rPr>
                <w:t>4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]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(ARISTOTLE)</w:t>
            </w:r>
          </w:p>
        </w:tc>
        <w:tc>
          <w:tcPr>
            <w:tcW w:w="709" w:type="dxa"/>
            <w:shd w:val="pct5" w:color="auto" w:fill="auto"/>
          </w:tcPr>
          <w:p w14:paraId="465A3A27" w14:textId="55F2F8B9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11</w:t>
            </w:r>
          </w:p>
        </w:tc>
        <w:tc>
          <w:tcPr>
            <w:tcW w:w="851" w:type="dxa"/>
            <w:shd w:val="pct5" w:color="auto" w:fill="auto"/>
          </w:tcPr>
          <w:p w14:paraId="0E75BF84" w14:textId="6546A85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120 / 908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1</w:t>
            </w:r>
          </w:p>
        </w:tc>
        <w:tc>
          <w:tcPr>
            <w:tcW w:w="850" w:type="dxa"/>
            <w:shd w:val="pct5" w:color="auto" w:fill="auto"/>
          </w:tcPr>
          <w:p w14:paraId="5640DA28" w14:textId="62B4E3CD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RCT</w:t>
            </w:r>
          </w:p>
        </w:tc>
        <w:tc>
          <w:tcPr>
            <w:tcW w:w="2268" w:type="dxa"/>
            <w:shd w:val="pct5" w:color="auto" w:fill="auto"/>
          </w:tcPr>
          <w:p w14:paraId="3567A2D2" w14:textId="378AAF8A" w:rsidR="00C86892" w:rsidRPr="00C86892" w:rsidRDefault="00C86892" w:rsidP="008A69D6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pixaban</w:t>
            </w:r>
            <w:proofErr w:type="spellEnd"/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vs. Warfarin usual care</w:t>
            </w:r>
          </w:p>
        </w:tc>
        <w:tc>
          <w:tcPr>
            <w:tcW w:w="1418" w:type="dxa"/>
            <w:shd w:val="pct5" w:color="auto" w:fill="auto"/>
          </w:tcPr>
          <w:p w14:paraId="10FE1B02" w14:textId="6EC0169F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</w:t>
            </w:r>
          </w:p>
        </w:tc>
        <w:tc>
          <w:tcPr>
            <w:tcW w:w="1417" w:type="dxa"/>
            <w:shd w:val="pct5" w:color="auto" w:fill="auto"/>
          </w:tcPr>
          <w:p w14:paraId="05D10426" w14:textId="0BE61C20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0° / 70°</w:t>
            </w:r>
          </w:p>
        </w:tc>
        <w:tc>
          <w:tcPr>
            <w:tcW w:w="1276" w:type="dxa"/>
            <w:shd w:val="pct5" w:color="auto" w:fill="auto"/>
          </w:tcPr>
          <w:p w14:paraId="54200D58" w14:textId="2EB4E217" w:rsidR="00C86892" w:rsidRPr="00C86892" w:rsidRDefault="003A017D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1.6</w:t>
            </w:r>
            <w:r w:rsidRPr="0085367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°</w:t>
            </w:r>
          </w:p>
        </w:tc>
        <w:tc>
          <w:tcPr>
            <w:tcW w:w="1276" w:type="dxa"/>
            <w:shd w:val="pct5" w:color="auto" w:fill="auto"/>
          </w:tcPr>
          <w:p w14:paraId="7F5ED378" w14:textId="50CFEF6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.5 / 3.9</w:t>
            </w:r>
          </w:p>
        </w:tc>
        <w:tc>
          <w:tcPr>
            <w:tcW w:w="1275" w:type="dxa"/>
            <w:shd w:val="pct5" w:color="auto" w:fill="auto"/>
          </w:tcPr>
          <w:p w14:paraId="73E3A830" w14:textId="1D97799B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.8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$$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/ 2.3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$$</w:t>
            </w:r>
          </w:p>
        </w:tc>
        <w:tc>
          <w:tcPr>
            <w:tcW w:w="1134" w:type="dxa"/>
            <w:shd w:val="pct5" w:color="auto" w:fill="auto"/>
          </w:tcPr>
          <w:p w14:paraId="7FB8348B" w14:textId="03B2E22D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.1 / 3.1</w:t>
            </w:r>
          </w:p>
        </w:tc>
        <w:tc>
          <w:tcPr>
            <w:tcW w:w="1276" w:type="dxa"/>
            <w:shd w:val="pct5" w:color="auto" w:fill="auto"/>
          </w:tcPr>
          <w:p w14:paraId="58C4A31E" w14:textId="475ADED5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6%° / 62%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</w:p>
        </w:tc>
      </w:tr>
      <w:tr w:rsidR="0085709E" w:rsidRPr="00C86892" w14:paraId="2861AB04" w14:textId="77777777" w:rsidTr="007E702C">
        <w:tc>
          <w:tcPr>
            <w:tcW w:w="1639" w:type="dxa"/>
            <w:shd w:val="pct15" w:color="auto" w:fill="auto"/>
          </w:tcPr>
          <w:p w14:paraId="01FE77C8" w14:textId="556AFC8C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  <w:lang w:val="de-CH"/>
              </w:rPr>
            </w:pPr>
            <w:proofErr w:type="spellStart"/>
            <w:r w:rsidRPr="00C86892">
              <w:rPr>
                <w:rFonts w:ascii="Times New Roman" w:hAnsi="Times New Roman" w:cs="Times New Roman"/>
                <w:sz w:val="18"/>
                <w:szCs w:val="18"/>
                <w:lang w:val="de-CH"/>
              </w:rPr>
              <w:t>Cannegieter</w:t>
            </w:r>
            <w:proofErr w:type="spellEnd"/>
            <w:r w:rsidRPr="00C86892">
              <w:rPr>
                <w:rFonts w:ascii="Times New Roman" w:hAnsi="Times New Roman" w:cs="Times New Roman"/>
                <w:sz w:val="18"/>
                <w:szCs w:val="18"/>
                <w:lang w:val="de-CH"/>
              </w:rPr>
              <w:t xml:space="preserve"> SC et al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DYW5uZWdpZXRlcjwvQXV0aG9yPjxZZWFyPjE5OTU8L1ll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EtNzwvcGFnZXM+PHZvbHVtZT4zMzM8L3ZvbHVtZT48bnVtYmVyPjE8L251bWJlcj48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DYW5uZWdpZXRlcjwvQXV0aG9yPjxZZWFyPjE5OTU8L1ll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EtNzwvcGFnZXM+PHZvbHVtZT4zMzM8L3ZvbHVtZT48bnVtYmVyPjE8L251bWJlcj48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</w:t>
            </w:r>
            <w:hyperlink w:anchor="_ENREF_5" w:tooltip="Cannegieter, 1995 #571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  <w:lang w:val="fr-CH"/>
                </w:rPr>
                <w:t>5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]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</w:p>
        </w:tc>
        <w:tc>
          <w:tcPr>
            <w:tcW w:w="709" w:type="dxa"/>
            <w:shd w:val="pct15" w:color="auto" w:fill="auto"/>
          </w:tcPr>
          <w:p w14:paraId="1A45DE98" w14:textId="05A1EBAE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995</w:t>
            </w:r>
          </w:p>
        </w:tc>
        <w:tc>
          <w:tcPr>
            <w:tcW w:w="851" w:type="dxa"/>
            <w:shd w:val="pct15" w:color="auto" w:fill="auto"/>
          </w:tcPr>
          <w:p w14:paraId="057923C6" w14:textId="2FDB274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608</w:t>
            </w:r>
          </w:p>
        </w:tc>
        <w:tc>
          <w:tcPr>
            <w:tcW w:w="850" w:type="dxa"/>
            <w:shd w:val="pct15" w:color="auto" w:fill="auto"/>
          </w:tcPr>
          <w:p w14:paraId="135E100A" w14:textId="057DFFE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ohort</w:t>
            </w:r>
          </w:p>
        </w:tc>
        <w:tc>
          <w:tcPr>
            <w:tcW w:w="2268" w:type="dxa"/>
            <w:shd w:val="pct15" w:color="auto" w:fill="auto"/>
          </w:tcPr>
          <w:p w14:paraId="5CA6274A" w14:textId="0C3F5F11" w:rsidR="00C86892" w:rsidRPr="00C86892" w:rsidRDefault="00C86892" w:rsidP="002641FC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KA</w:t>
            </w:r>
          </w:p>
        </w:tc>
        <w:tc>
          <w:tcPr>
            <w:tcW w:w="1418" w:type="dxa"/>
            <w:shd w:val="pct15" w:color="auto" w:fill="auto"/>
          </w:tcPr>
          <w:p w14:paraId="1A9A1073" w14:textId="0CBF6257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HV</w:t>
            </w:r>
          </w:p>
        </w:tc>
        <w:tc>
          <w:tcPr>
            <w:tcW w:w="1417" w:type="dxa"/>
            <w:shd w:val="pct15" w:color="auto" w:fill="auto"/>
          </w:tcPr>
          <w:p w14:paraId="0BA8D03E" w14:textId="4E357F54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0 – 69 (62% of the patients)</w:t>
            </w:r>
          </w:p>
        </w:tc>
        <w:tc>
          <w:tcPr>
            <w:tcW w:w="1276" w:type="dxa"/>
            <w:shd w:val="pct15" w:color="auto" w:fill="auto"/>
          </w:tcPr>
          <w:p w14:paraId="3E692674" w14:textId="48D060FC" w:rsidR="00C86892" w:rsidRPr="00C86892" w:rsidRDefault="0034589C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8</w:t>
            </w:r>
            <w:r w:rsidRPr="005C2344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</w:p>
        </w:tc>
        <w:tc>
          <w:tcPr>
            <w:tcW w:w="1276" w:type="dxa"/>
            <w:shd w:val="pct15" w:color="auto" w:fill="auto"/>
          </w:tcPr>
          <w:p w14:paraId="2375C3D3" w14:textId="6CACDB62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.9</w:t>
            </w:r>
          </w:p>
        </w:tc>
        <w:tc>
          <w:tcPr>
            <w:tcW w:w="1275" w:type="dxa"/>
            <w:shd w:val="pct15" w:color="auto" w:fill="auto"/>
          </w:tcPr>
          <w:p w14:paraId="77E64A65" w14:textId="7B260372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.7***</w:t>
            </w:r>
          </w:p>
        </w:tc>
        <w:tc>
          <w:tcPr>
            <w:tcW w:w="1134" w:type="dxa"/>
            <w:shd w:val="pct15" w:color="auto" w:fill="auto"/>
          </w:tcPr>
          <w:p w14:paraId="58C0EF3D" w14:textId="519D205F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.7</w:t>
            </w:r>
          </w:p>
        </w:tc>
        <w:tc>
          <w:tcPr>
            <w:tcW w:w="1276" w:type="dxa"/>
            <w:shd w:val="pct15" w:color="auto" w:fill="auto"/>
          </w:tcPr>
          <w:p w14:paraId="7CA6DC63" w14:textId="20891124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1%</w:t>
            </w:r>
          </w:p>
        </w:tc>
      </w:tr>
      <w:tr w:rsidR="0085709E" w:rsidRPr="00C86892" w14:paraId="40BAFA2E" w14:textId="77777777" w:rsidTr="007E702C">
        <w:tc>
          <w:tcPr>
            <w:tcW w:w="1639" w:type="dxa"/>
            <w:shd w:val="pct5" w:color="auto" w:fill="auto"/>
          </w:tcPr>
          <w:p w14:paraId="549DB547" w14:textId="11AC3953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Koertke H et al</w: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Lb2VydGtlPC9BdXRob3I+PFllYXI+MjAwNzwvWWVhcj48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=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Lb2VydGtlPC9BdXRob3I+PFllYXI+MjAwNzwvWWVhcj48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==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</w:t>
            </w:r>
            <w:hyperlink w:anchor="_ENREF_6" w:tooltip="Koertke, 2007 #3577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  <w:lang w:val="fr-CH"/>
                </w:rPr>
                <w:t>6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]</w: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</w:p>
        </w:tc>
        <w:tc>
          <w:tcPr>
            <w:tcW w:w="709" w:type="dxa"/>
            <w:shd w:val="pct5" w:color="auto" w:fill="auto"/>
          </w:tcPr>
          <w:p w14:paraId="414046E0" w14:textId="34E2C5B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007</w:t>
            </w:r>
          </w:p>
        </w:tc>
        <w:tc>
          <w:tcPr>
            <w:tcW w:w="851" w:type="dxa"/>
            <w:shd w:val="pct5" w:color="auto" w:fill="auto"/>
          </w:tcPr>
          <w:p w14:paraId="59EBD04C" w14:textId="7AC79A66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673</w:t>
            </w:r>
          </w:p>
        </w:tc>
        <w:tc>
          <w:tcPr>
            <w:tcW w:w="850" w:type="dxa"/>
            <w:shd w:val="pct5" w:color="auto" w:fill="auto"/>
          </w:tcPr>
          <w:p w14:paraId="46A2D40B" w14:textId="0CC45930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RCT</w:t>
            </w:r>
          </w:p>
        </w:tc>
        <w:tc>
          <w:tcPr>
            <w:tcW w:w="2268" w:type="dxa"/>
            <w:shd w:val="pct5" w:color="auto" w:fill="auto"/>
          </w:tcPr>
          <w:p w14:paraId="6FAD7B11" w14:textId="1505D25B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Low dose vs. conventional dose PSM</w:t>
            </w:r>
          </w:p>
        </w:tc>
        <w:tc>
          <w:tcPr>
            <w:tcW w:w="1418" w:type="dxa"/>
            <w:shd w:val="pct5" w:color="auto" w:fill="auto"/>
          </w:tcPr>
          <w:p w14:paraId="6D57298B" w14:textId="1B63A8A1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MHV</w:t>
            </w:r>
          </w:p>
        </w:tc>
        <w:tc>
          <w:tcPr>
            <w:tcW w:w="1417" w:type="dxa"/>
            <w:shd w:val="pct5" w:color="auto" w:fill="auto"/>
          </w:tcPr>
          <w:p w14:paraId="43E1A8C4" w14:textId="64F844BF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59.2 / 60.0</w:t>
            </w:r>
          </w:p>
        </w:tc>
        <w:tc>
          <w:tcPr>
            <w:tcW w:w="1276" w:type="dxa"/>
            <w:shd w:val="pct5" w:color="auto" w:fill="auto"/>
          </w:tcPr>
          <w:p w14:paraId="6C2843E4" w14:textId="71591D3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4</w:t>
            </w:r>
          </w:p>
        </w:tc>
        <w:tc>
          <w:tcPr>
            <w:tcW w:w="1276" w:type="dxa"/>
            <w:shd w:val="pct5" w:color="auto" w:fill="auto"/>
          </w:tcPr>
          <w:p w14:paraId="43143700" w14:textId="62F500B0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.9</w:t>
            </w:r>
          </w:p>
        </w:tc>
        <w:tc>
          <w:tcPr>
            <w:tcW w:w="1275" w:type="dxa"/>
            <w:shd w:val="pct5" w:color="auto" w:fill="auto"/>
          </w:tcPr>
          <w:p w14:paraId="798EE5FF" w14:textId="46CEDD7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0.5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&amp;</w:t>
            </w:r>
          </w:p>
        </w:tc>
        <w:tc>
          <w:tcPr>
            <w:tcW w:w="1134" w:type="dxa"/>
            <w:shd w:val="pct5" w:color="auto" w:fill="auto"/>
          </w:tcPr>
          <w:p w14:paraId="7A1A5029" w14:textId="09124ECF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.4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&amp;</w:t>
            </w:r>
          </w:p>
        </w:tc>
        <w:tc>
          <w:tcPr>
            <w:tcW w:w="1276" w:type="dxa"/>
            <w:shd w:val="pct5" w:color="auto" w:fill="auto"/>
          </w:tcPr>
          <w:p w14:paraId="5E821DB8" w14:textId="1F8089EC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77% / 75%</w:t>
            </w:r>
          </w:p>
        </w:tc>
      </w:tr>
      <w:tr w:rsidR="0085709E" w:rsidRPr="00C86892" w14:paraId="354FE987" w14:textId="77777777" w:rsidTr="007E702C">
        <w:tc>
          <w:tcPr>
            <w:tcW w:w="1639" w:type="dxa"/>
            <w:shd w:val="pct5" w:color="auto" w:fill="auto"/>
          </w:tcPr>
          <w:p w14:paraId="45EA8568" w14:textId="5D6975A8" w:rsidR="00C86892" w:rsidRPr="00C86892" w:rsidRDefault="00C86892" w:rsidP="000C5DD8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Ridker PM et al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SaWRrZXI8L0F1dGhvcj48WWVhcj4yMDAzPC9ZZWFyPjxS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begin">
                <w:fldData xml:space="preserve">PEVuZE5vdGU+PENpdGU+PEF1dGhvcj5SaWRrZXI8L0F1dGhvcj48WWVhcj4yMDAzPC9ZZWFyPjxS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</w:fldData>
              </w:fldCha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instrText xml:space="preserve"> ADDIN EN.CITE.DATA </w:instrText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separate"/>
            </w:r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[</w:t>
            </w:r>
            <w:hyperlink w:anchor="_ENREF_7" w:tooltip="Ridker, 2003 #3550" w:history="1">
              <w:r w:rsidR="000C5DD8">
                <w:rPr>
                  <w:rFonts w:ascii="Times New Roman" w:hAnsi="Times New Roman" w:cs="Times New Roman"/>
                  <w:noProof/>
                  <w:sz w:val="18"/>
                  <w:szCs w:val="18"/>
                  <w:lang w:val="fr-CH"/>
                </w:rPr>
                <w:t>7</w:t>
              </w:r>
            </w:hyperlink>
            <w:r w:rsidR="00D5215B">
              <w:rPr>
                <w:rFonts w:ascii="Times New Roman" w:hAnsi="Times New Roman" w:cs="Times New Roman"/>
                <w:noProof/>
                <w:sz w:val="18"/>
                <w:szCs w:val="18"/>
                <w:lang w:val="fr-CH"/>
              </w:rPr>
              <w:t>]</w:t>
            </w:r>
            <w:r w:rsidR="00D5215B"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fldChar w:fldCharType="end"/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(PREVENT)</w:t>
            </w:r>
          </w:p>
        </w:tc>
        <w:tc>
          <w:tcPr>
            <w:tcW w:w="709" w:type="dxa"/>
            <w:shd w:val="pct5" w:color="auto" w:fill="auto"/>
          </w:tcPr>
          <w:p w14:paraId="510CAF29" w14:textId="49D06A2B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003</w:t>
            </w:r>
          </w:p>
        </w:tc>
        <w:tc>
          <w:tcPr>
            <w:tcW w:w="851" w:type="dxa"/>
            <w:shd w:val="pct5" w:color="auto" w:fill="auto"/>
          </w:tcPr>
          <w:p w14:paraId="6EA8A390" w14:textId="5B85C691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53 / 253</w:t>
            </w:r>
          </w:p>
        </w:tc>
        <w:tc>
          <w:tcPr>
            <w:tcW w:w="850" w:type="dxa"/>
            <w:shd w:val="pct5" w:color="auto" w:fill="auto"/>
          </w:tcPr>
          <w:p w14:paraId="5697CC30" w14:textId="361F93D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RCT</w:t>
            </w:r>
          </w:p>
        </w:tc>
        <w:tc>
          <w:tcPr>
            <w:tcW w:w="2268" w:type="dxa"/>
            <w:shd w:val="pct5" w:color="auto" w:fill="auto"/>
          </w:tcPr>
          <w:p w14:paraId="049A6449" w14:textId="7F206528" w:rsidR="00C86892" w:rsidRPr="00C86892" w:rsidRDefault="00C86892" w:rsidP="00242726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Placebo vs. Warfarin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fr-CH"/>
              </w:rPr>
              <w:t>$$$</w:t>
            </w:r>
          </w:p>
        </w:tc>
        <w:tc>
          <w:tcPr>
            <w:tcW w:w="1418" w:type="dxa"/>
            <w:shd w:val="pct5" w:color="auto" w:fill="auto"/>
          </w:tcPr>
          <w:p w14:paraId="18813777" w14:textId="2A5F1899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Recurrent VTE</w:t>
            </w:r>
          </w:p>
        </w:tc>
        <w:tc>
          <w:tcPr>
            <w:tcW w:w="1417" w:type="dxa"/>
            <w:shd w:val="pct5" w:color="auto" w:fill="auto"/>
          </w:tcPr>
          <w:p w14:paraId="2E60AD1B" w14:textId="1D3F6AE5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53 / 53</w:t>
            </w:r>
          </w:p>
        </w:tc>
        <w:tc>
          <w:tcPr>
            <w:tcW w:w="1276" w:type="dxa"/>
            <w:shd w:val="pct5" w:color="auto" w:fill="auto"/>
          </w:tcPr>
          <w:p w14:paraId="19ACAC70" w14:textId="5F52BC87" w:rsidR="00C86892" w:rsidRPr="00C86892" w:rsidRDefault="005C2344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25.2</w:t>
            </w:r>
            <w:r w:rsidR="00284BA9" w:rsidRPr="005C2344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</w:p>
        </w:tc>
        <w:tc>
          <w:tcPr>
            <w:tcW w:w="1276" w:type="dxa"/>
            <w:shd w:val="pct5" w:color="auto" w:fill="auto"/>
          </w:tcPr>
          <w:p w14:paraId="30398488" w14:textId="5FC16781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1.4 / 0.7</w:t>
            </w:r>
          </w:p>
        </w:tc>
        <w:tc>
          <w:tcPr>
            <w:tcW w:w="1275" w:type="dxa"/>
            <w:shd w:val="pct5" w:color="auto" w:fill="auto"/>
          </w:tcPr>
          <w:p w14:paraId="299E2701" w14:textId="76587163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7.2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fr-CH"/>
              </w:rPr>
              <w:t>+++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 xml:space="preserve"> / 2.6</w:t>
            </w:r>
            <w:r w:rsidRPr="00C86892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fr-CH"/>
              </w:rPr>
              <w:t>+++</w:t>
            </w:r>
          </w:p>
        </w:tc>
        <w:tc>
          <w:tcPr>
            <w:tcW w:w="1134" w:type="dxa"/>
            <w:shd w:val="pct5" w:color="auto" w:fill="auto"/>
          </w:tcPr>
          <w:p w14:paraId="334B23C9" w14:textId="012929ED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0.4 / 0.9</w:t>
            </w:r>
          </w:p>
        </w:tc>
        <w:tc>
          <w:tcPr>
            <w:tcW w:w="1276" w:type="dxa"/>
            <w:shd w:val="pct5" w:color="auto" w:fill="auto"/>
          </w:tcPr>
          <w:p w14:paraId="64A8A85D" w14:textId="59D8F925" w:rsidR="00C86892" w:rsidRPr="00C86892" w:rsidRDefault="00C86892">
            <w:pPr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 w:rsidRPr="00C86892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n.s.</w:t>
            </w:r>
          </w:p>
        </w:tc>
      </w:tr>
    </w:tbl>
    <w:p w14:paraId="06722D71" w14:textId="25F88B40" w:rsidR="00817A10" w:rsidRDefault="00D34D03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85367A">
        <w:rPr>
          <w:rFonts w:ascii="Times New Roman" w:hAnsi="Times New Roman" w:cs="Times New Roman"/>
          <w:sz w:val="20"/>
          <w:szCs w:val="20"/>
          <w:lang w:val="en-US"/>
        </w:rPr>
        <w:t>*</w:t>
      </w:r>
      <w:r w:rsidR="000500D9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EB53B4" w:rsidRPr="0085367A">
        <w:rPr>
          <w:rFonts w:ascii="Times New Roman" w:hAnsi="Times New Roman" w:cs="Times New Roman"/>
          <w:sz w:val="20"/>
          <w:szCs w:val="20"/>
          <w:lang w:val="en-US"/>
        </w:rPr>
        <w:t>per</w:t>
      </w:r>
      <w:proofErr w:type="gramEnd"/>
      <w:r w:rsidR="00EB53B4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100 patient-years; </w:t>
      </w:r>
      <w:r w:rsidR="00EB53B4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#</w:t>
      </w:r>
      <w:r w:rsidR="000500D9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</w:t>
      </w:r>
      <w:r w:rsidR="00EB53B4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thromboembolic events and unclear death; </w:t>
      </w:r>
      <w:r w:rsidR="00A42C06" w:rsidRPr="0085367A">
        <w:rPr>
          <w:rFonts w:ascii="Times New Roman" w:hAnsi="Times New Roman" w:cs="Times New Roman"/>
          <w:sz w:val="20"/>
          <w:szCs w:val="20"/>
          <w:lang w:val="en-US"/>
        </w:rPr>
        <w:t>°</w:t>
      </w:r>
      <w:r w:rsidR="000500D9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F500FA" w:rsidRPr="0085367A">
        <w:rPr>
          <w:rFonts w:ascii="Times New Roman" w:hAnsi="Times New Roman" w:cs="Times New Roman"/>
          <w:sz w:val="20"/>
          <w:szCs w:val="20"/>
          <w:lang w:val="en-US"/>
        </w:rPr>
        <w:t>median</w:t>
      </w:r>
      <w:r w:rsidR="00A42C06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A42C06" w:rsidRPr="005C234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+</w:t>
      </w:r>
      <w:r w:rsidR="00A42C06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mean; </w:t>
      </w:r>
      <w:r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§</w:t>
      </w:r>
      <w:r w:rsidR="000500D9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</w:t>
      </w:r>
      <w:r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anticoagulation clinic; </w:t>
      </w:r>
      <w:r w:rsidR="002241C4" w:rsidRPr="0085367A">
        <w:rPr>
          <w:rFonts w:ascii="Times New Roman" w:hAnsi="Times New Roman" w:cs="Times New Roman"/>
          <w:sz w:val="20"/>
          <w:szCs w:val="20"/>
          <w:lang w:val="en-US"/>
        </w:rPr>
        <w:t>++ venous thromboembolism; ** mechanical heart valve; °° atrial fibrillation;</w:t>
      </w:r>
      <w:r w:rsidR="00E066BA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066BA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## </w:t>
      </w:r>
      <w:r w:rsidR="00E066BA" w:rsidRPr="0085367A">
        <w:rPr>
          <w:rFonts w:ascii="Times New Roman" w:hAnsi="Times New Roman" w:cs="Times New Roman"/>
          <w:sz w:val="20"/>
          <w:szCs w:val="20"/>
          <w:lang w:val="en-US"/>
        </w:rPr>
        <w:t>patient self-testing</w:t>
      </w:r>
      <w:r w:rsidR="005136FA" w:rsidRPr="0085367A">
        <w:rPr>
          <w:rFonts w:ascii="Times New Roman" w:hAnsi="Times New Roman" w:cs="Times New Roman"/>
          <w:sz w:val="20"/>
          <w:szCs w:val="20"/>
          <w:lang w:val="en-US"/>
        </w:rPr>
        <w:t>;</w:t>
      </w:r>
      <w:r w:rsidR="00691FA3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691FA3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§§ </w:t>
      </w:r>
      <w:r w:rsidR="00691FA3" w:rsidRPr="0085367A">
        <w:rPr>
          <w:rFonts w:ascii="Times New Roman" w:hAnsi="Times New Roman" w:cs="Times New Roman"/>
          <w:sz w:val="20"/>
          <w:szCs w:val="20"/>
          <w:lang w:val="en-US"/>
        </w:rPr>
        <w:t>stroke or systemic embolism</w:t>
      </w:r>
      <w:r w:rsidR="004C1394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only</w:t>
      </w:r>
      <w:r w:rsidR="005136FA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5136FA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$</w:t>
      </w:r>
      <w:r w:rsidR="005136FA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stroke, systemic embolism, myocardial in</w:t>
      </w:r>
      <w:r w:rsidR="00104034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farction and pulmonary embolism; </w:t>
      </w:r>
      <w:r w:rsidR="00104034" w:rsidRPr="008536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$$</w:t>
      </w:r>
      <w:r w:rsidR="00104034" w:rsidRPr="0085367A">
        <w:rPr>
          <w:rFonts w:ascii="Times New Roman" w:hAnsi="Times New Roman" w:cs="Times New Roman"/>
          <w:sz w:val="20"/>
          <w:szCs w:val="20"/>
          <w:lang w:val="en-US"/>
        </w:rPr>
        <w:t xml:space="preserve"> stroke, systemic embolism, myocardial infarction and pulmonary embolism</w:t>
      </w:r>
      <w:r w:rsidR="0087254E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985084">
        <w:rPr>
          <w:rFonts w:ascii="Times New Roman" w:hAnsi="Times New Roman" w:cs="Times New Roman"/>
          <w:sz w:val="20"/>
          <w:szCs w:val="20"/>
          <w:lang w:val="en-US"/>
        </w:rPr>
        <w:t>***</w:t>
      </w:r>
      <w:r w:rsidR="0087254E">
        <w:rPr>
          <w:rFonts w:ascii="Times New Roman" w:hAnsi="Times New Roman" w:cs="Times New Roman"/>
          <w:sz w:val="20"/>
          <w:szCs w:val="20"/>
          <w:lang w:val="en-US"/>
        </w:rPr>
        <w:t>cerebral infarction, peripheral embolism and valve thrombosis only</w:t>
      </w:r>
      <w:r w:rsidR="00AC2574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AC2574" w:rsidRPr="00AC257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+++ </w:t>
      </w:r>
      <w:r w:rsidR="00AC2574">
        <w:rPr>
          <w:rFonts w:ascii="Times New Roman" w:hAnsi="Times New Roman" w:cs="Times New Roman"/>
          <w:sz w:val="20"/>
          <w:szCs w:val="20"/>
          <w:lang w:val="en-US"/>
        </w:rPr>
        <w:t>venous thromboembolism only</w:t>
      </w:r>
      <w:r w:rsidR="00AB33D2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AB33D2" w:rsidRPr="00AB33D2">
        <w:rPr>
          <w:rFonts w:ascii="Times New Roman" w:hAnsi="Times New Roman" w:cs="Times New Roman"/>
          <w:sz w:val="20"/>
          <w:szCs w:val="20"/>
          <w:vertAlign w:val="superscript"/>
          <w:lang w:val="fr-CH"/>
        </w:rPr>
        <w:t>$$$</w:t>
      </w:r>
      <w:r w:rsidR="00AB33D2">
        <w:rPr>
          <w:rFonts w:ascii="Times New Roman" w:hAnsi="Times New Roman" w:cs="Times New Roman"/>
          <w:sz w:val="20"/>
          <w:szCs w:val="20"/>
          <w:vertAlign w:val="superscript"/>
          <w:lang w:val="fr-CH"/>
        </w:rPr>
        <w:t xml:space="preserve"> </w:t>
      </w:r>
      <w:r w:rsidR="00AB33D2">
        <w:rPr>
          <w:rFonts w:ascii="Times New Roman" w:hAnsi="Times New Roman" w:cs="Times New Roman"/>
          <w:sz w:val="20"/>
          <w:szCs w:val="20"/>
          <w:lang w:val="en-US"/>
        </w:rPr>
        <w:t>anticoagulation clinic?</w:t>
      </w:r>
      <w:r w:rsidR="00512A71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272D06" w:rsidRPr="00272D0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&amp;</w:t>
      </w:r>
      <w:r w:rsidR="00272D06">
        <w:rPr>
          <w:rFonts w:ascii="Times New Roman" w:hAnsi="Times New Roman" w:cs="Times New Roman"/>
          <w:sz w:val="20"/>
          <w:szCs w:val="20"/>
          <w:lang w:val="en-US"/>
        </w:rPr>
        <w:t xml:space="preserve"> only major complications, that required </w:t>
      </w:r>
      <w:r w:rsidR="00C86892">
        <w:rPr>
          <w:rFonts w:ascii="Times New Roman" w:hAnsi="Times New Roman" w:cs="Times New Roman"/>
          <w:sz w:val="20"/>
          <w:szCs w:val="20"/>
          <w:lang w:val="en-US"/>
        </w:rPr>
        <w:t xml:space="preserve">hospitalization; </w:t>
      </w:r>
      <w:r w:rsidR="00C86892" w:rsidRPr="00C86892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&amp;&amp;</w:t>
      </w:r>
      <w:r w:rsidR="00C86892">
        <w:rPr>
          <w:rFonts w:ascii="Times New Roman" w:hAnsi="Times New Roman" w:cs="Times New Roman"/>
          <w:sz w:val="20"/>
          <w:szCs w:val="20"/>
          <w:lang w:val="en-US"/>
        </w:rPr>
        <w:t xml:space="preserve"> month</w:t>
      </w:r>
    </w:p>
    <w:p w14:paraId="728EE202" w14:textId="77777777" w:rsidR="00D974E5" w:rsidRDefault="00D974E5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451C926F" w14:textId="7D5F4B58" w:rsidR="000C5DD8" w:rsidRPr="000C5DD8" w:rsidRDefault="00817A10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0C5DD8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Pr="000C5DD8">
        <w:rPr>
          <w:rFonts w:ascii="Times New Roman" w:hAnsi="Times New Roman" w:cs="Times New Roman"/>
          <w:sz w:val="20"/>
          <w:szCs w:val="20"/>
          <w:lang w:val="en-US"/>
        </w:rPr>
        <w:instrText xml:space="preserve"> ADDIN EN.REFLIST </w:instrText>
      </w:r>
      <w:r w:rsidRPr="000C5DD8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bookmarkStart w:id="1" w:name="_ENREF_1"/>
      <w:r w:rsidR="000C5DD8"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1. Matchar DB, Jacobson A, Dolor R, et al. Effect of home testing of international normalized ratio on clinical events. N Engl J Med 2010;</w:t>
      </w:r>
      <w:r w:rsidR="000C5DD8"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63</w:t>
      </w:r>
      <w:r w:rsidR="000C5DD8"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17):1608-20 doi: 10.1056/NEJMoa1002617[published Online First: Epub Date]|.</w:t>
      </w:r>
      <w:bookmarkEnd w:id="1"/>
    </w:p>
    <w:p w14:paraId="2E28D0E3" w14:textId="77777777" w:rsidR="000C5DD8" w:rsidRPr="000C5DD8" w:rsidRDefault="000C5DD8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bookmarkStart w:id="2" w:name="_ENREF_2"/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2. Patel MR, Mahaffey KW, Garg J, et al. Rivaroxaban versus warfarin in nonvalvular atrial fibrillation. N Engl J Med 2011;</w:t>
      </w:r>
      <w:r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65</w:t>
      </w:r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10):883-91 doi: 10.1056/NEJMoa1009638[published Online First: Epub Date]|.</w:t>
      </w:r>
      <w:bookmarkEnd w:id="2"/>
    </w:p>
    <w:p w14:paraId="2E8E704B" w14:textId="77777777" w:rsidR="000C5DD8" w:rsidRPr="000C5DD8" w:rsidRDefault="000C5DD8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bookmarkStart w:id="3" w:name="_ENREF_3"/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3. Connolly SJ, Ezekowitz MD, Yusuf S, et al. Dabigatran versus warfarin in patients with atrial fibrillation. N Engl J Med 2009;</w:t>
      </w:r>
      <w:r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61</w:t>
      </w:r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12):1139-51 doi: 10.1056/NEJMoa0905561[published Online First: Epub Date]|.</w:t>
      </w:r>
      <w:bookmarkEnd w:id="3"/>
    </w:p>
    <w:p w14:paraId="57EAEA5A" w14:textId="77777777" w:rsidR="000C5DD8" w:rsidRPr="000C5DD8" w:rsidRDefault="000C5DD8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bookmarkStart w:id="4" w:name="_ENREF_4"/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4. Granger CB, Alexander JH, McMurray JJ, et al. Apixaban versus warfarin in patients with atrial fibrillation. N Engl J Med 2011;</w:t>
      </w:r>
      <w:r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65</w:t>
      </w:r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11):981-92 doi: 10.1056/NEJMoa1107039[published Online First: Epub Date]|.</w:t>
      </w:r>
      <w:bookmarkEnd w:id="4"/>
    </w:p>
    <w:p w14:paraId="50DA447F" w14:textId="77777777" w:rsidR="000C5DD8" w:rsidRPr="000C5DD8" w:rsidRDefault="000C5DD8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bookmarkStart w:id="5" w:name="_ENREF_5"/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5. Cannegieter SC, Rosendaal FR, Wintzen AR, et al. Optimal oral anticoagulant therapy in patients with mechanical heart valves. The New England journal of medicine 1995;</w:t>
      </w:r>
      <w:r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33</w:t>
      </w:r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1):11-7 doi: 10.1056/NEJM199507063330103[published Online First: Epub Date]|.</w:t>
      </w:r>
      <w:bookmarkEnd w:id="5"/>
    </w:p>
    <w:p w14:paraId="75857E5B" w14:textId="77777777" w:rsidR="000C5DD8" w:rsidRPr="000C5DD8" w:rsidRDefault="000C5DD8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bookmarkStart w:id="6" w:name="_ENREF_6"/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6. Koertke H, Zittermann A, Tenderich G, et al. Low-dose oral anticoagulation in patients with mechanical heart valve prostheses: final report from the early self-management anticoagulation trial II. Eur Heart J 2007;</w:t>
      </w:r>
      <w:r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8</w:t>
      </w:r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20):2479-84 doi: 10.1093/eurheartj/ehm391[published Online First: Epub Date]|.</w:t>
      </w:r>
      <w:bookmarkEnd w:id="6"/>
    </w:p>
    <w:p w14:paraId="4496135F" w14:textId="77777777" w:rsidR="000C5DD8" w:rsidRPr="000C5DD8" w:rsidRDefault="000C5DD8" w:rsidP="000C5DD8">
      <w:pPr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bookmarkStart w:id="7" w:name="_ENREF_7"/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7. Ridker PM, Goldhaber SZ, Danielson E, et al. Long-term, low-intensity warfarin therapy for the prevention of recurrent venous thromboembolism. N Engl J Med 2003;</w:t>
      </w:r>
      <w:r w:rsidRPr="000C5DD8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48</w:t>
      </w:r>
      <w:r w:rsidRPr="000C5DD8">
        <w:rPr>
          <w:rFonts w:ascii="Times New Roman" w:hAnsi="Times New Roman" w:cs="Times New Roman"/>
          <w:noProof/>
          <w:sz w:val="20"/>
          <w:szCs w:val="20"/>
          <w:lang w:val="en-US"/>
        </w:rPr>
        <w:t>(15):1425-34 doi: 10.1056/NEJMoa035029[published Online First: Epub Date]|.</w:t>
      </w:r>
      <w:bookmarkEnd w:id="7"/>
    </w:p>
    <w:p w14:paraId="55BEAF8A" w14:textId="0B70C092" w:rsidR="00C70D5C" w:rsidRPr="0085367A" w:rsidRDefault="00817A10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0C5DD8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C70D5C" w:rsidRPr="0085367A" w:rsidSect="000C5DD8">
      <w:footerReference w:type="default" r:id="rId8"/>
      <w:pgSz w:w="16840" w:h="11900" w:orient="landscape"/>
      <w:pgMar w:top="720" w:right="851" w:bottom="720" w:left="85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953B05C" w14:textId="77777777" w:rsidR="00AD2756" w:rsidRDefault="00AD2756" w:rsidP="00AD2756">
      <w:r>
        <w:separator/>
      </w:r>
    </w:p>
  </w:endnote>
  <w:endnote w:type="continuationSeparator" w:id="0">
    <w:p w14:paraId="27B61864" w14:textId="77777777" w:rsidR="00AD2756" w:rsidRDefault="00AD2756" w:rsidP="00AD27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9EE715" w14:textId="702C5BA6" w:rsidR="00AD2756" w:rsidRPr="00AD2756" w:rsidRDefault="00AD2756">
    <w:pPr>
      <w:pStyle w:val="Fuzeile"/>
      <w:rPr>
        <w:sz w:val="20"/>
        <w:szCs w:val="20"/>
      </w:rPr>
    </w:pPr>
    <w:proofErr w:type="spellStart"/>
    <w:r w:rsidRPr="00AD2756">
      <w:rPr>
        <w:rFonts w:ascii="Times New Roman" w:eastAsia="Times New Roman" w:hAnsi="Times New Roman"/>
        <w:sz w:val="20"/>
        <w:szCs w:val="20"/>
        <w:lang w:val="en-US"/>
      </w:rPr>
      <w:t>Nagler</w:t>
    </w:r>
    <w:proofErr w:type="spellEnd"/>
    <w:r w:rsidRPr="00AD2756">
      <w:rPr>
        <w:rFonts w:ascii="Times New Roman" w:eastAsia="Times New Roman" w:hAnsi="Times New Roman"/>
        <w:sz w:val="20"/>
        <w:szCs w:val="20"/>
        <w:lang w:val="en-US"/>
      </w:rPr>
      <w:t>, M. et al. PSM of OAC in real-life practice</w:t>
    </w:r>
    <w:r w:rsidRPr="00AD2756">
      <w:rPr>
        <w:rFonts w:ascii="Times New Roman" w:eastAsia="Times New Roman" w:hAnsi="Times New Roman"/>
        <w:sz w:val="20"/>
        <w:szCs w:val="20"/>
        <w:lang w:val="en-US"/>
      </w:rPr>
      <w:tab/>
    </w:r>
    <w:r w:rsidRPr="00AD2756">
      <w:rPr>
        <w:rFonts w:ascii="Times New Roman" w:eastAsia="Times New Roman" w:hAnsi="Times New Roman"/>
        <w:sz w:val="20"/>
        <w:szCs w:val="20"/>
        <w:lang w:val="en-US"/>
      </w:rPr>
      <w:tab/>
    </w:r>
    <w:r w:rsidRPr="00AD2756">
      <w:rPr>
        <w:rFonts w:ascii="Times New Roman" w:eastAsia="Times New Roman" w:hAnsi="Times New Roman"/>
        <w:sz w:val="20"/>
        <w:szCs w:val="20"/>
        <w:lang w:val="en-US"/>
      </w:rPr>
      <w:tab/>
    </w:r>
    <w:r w:rsidRPr="00AD2756">
      <w:rPr>
        <w:rFonts w:ascii="Times New Roman" w:eastAsia="Times New Roman" w:hAnsi="Times New Roman"/>
        <w:sz w:val="20"/>
        <w:szCs w:val="20"/>
        <w:lang w:val="en-US"/>
      </w:rPr>
      <w:tab/>
    </w:r>
    <w:r w:rsidRPr="00AD2756">
      <w:rPr>
        <w:rFonts w:ascii="Times New Roman" w:eastAsia="Times New Roman" w:hAnsi="Times New Roman"/>
        <w:sz w:val="20"/>
        <w:szCs w:val="20"/>
        <w:lang w:val="en-US"/>
      </w:rPr>
      <w:tab/>
    </w:r>
    <w:r w:rsidRPr="00AD2756">
      <w:rPr>
        <w:rFonts w:ascii="Times New Roman" w:eastAsia="Times New Roman" w:hAnsi="Times New Roman"/>
        <w:sz w:val="20"/>
        <w:szCs w:val="20"/>
        <w:lang w:val="en-US"/>
      </w:rPr>
      <w:tab/>
      <w:t>Supp</w:t>
    </w:r>
    <w:r w:rsidR="002A78D7">
      <w:rPr>
        <w:rFonts w:ascii="Times New Roman" w:eastAsia="Times New Roman" w:hAnsi="Times New Roman"/>
        <w:sz w:val="20"/>
        <w:szCs w:val="20"/>
        <w:lang w:val="en-US"/>
      </w:rPr>
      <w:t>lementary</w:t>
    </w:r>
    <w:r w:rsidRPr="00AD2756">
      <w:rPr>
        <w:rFonts w:ascii="Times New Roman" w:eastAsia="Times New Roman" w:hAnsi="Times New Roman"/>
        <w:sz w:val="20"/>
        <w:szCs w:val="20"/>
        <w:lang w:val="en-US"/>
      </w:rPr>
      <w:t xml:space="preserve"> material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84EDEA" w14:textId="77777777" w:rsidR="00AD2756" w:rsidRDefault="00AD2756" w:rsidP="00AD2756">
      <w:r>
        <w:separator/>
      </w:r>
    </w:p>
  </w:footnote>
  <w:footnote w:type="continuationSeparator" w:id="0">
    <w:p w14:paraId="1E65E3D1" w14:textId="77777777" w:rsidR="00AD2756" w:rsidRDefault="00AD2756" w:rsidP="00AD275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t9t0zfao0vweoe5zzrxd0x092apv2efs2xz&quot;&gt;Bibliothek Dezember 2012&lt;record-ids&gt;&lt;item&gt;2406&lt;/item&gt;&lt;item&gt;3542&lt;/item&gt;&lt;item&gt;3543&lt;/item&gt;&lt;item&gt;3548&lt;/item&gt;&lt;item&gt;3550&lt;/item&gt;&lt;item&gt;3577&lt;/item&gt;&lt;/record-ids&gt;&lt;/item&gt;&lt;/Libraries&gt;"/>
  </w:docVars>
  <w:rsids>
    <w:rsidRoot w:val="000435D5"/>
    <w:rsid w:val="000435D5"/>
    <w:rsid w:val="000439B9"/>
    <w:rsid w:val="000500D9"/>
    <w:rsid w:val="000A323B"/>
    <w:rsid w:val="000B1868"/>
    <w:rsid w:val="000C5DD8"/>
    <w:rsid w:val="000C7D58"/>
    <w:rsid w:val="00104034"/>
    <w:rsid w:val="00133F8F"/>
    <w:rsid w:val="001550FC"/>
    <w:rsid w:val="001818CE"/>
    <w:rsid w:val="001842E6"/>
    <w:rsid w:val="00191626"/>
    <w:rsid w:val="001A0F78"/>
    <w:rsid w:val="001B25C3"/>
    <w:rsid w:val="001F5242"/>
    <w:rsid w:val="002016A0"/>
    <w:rsid w:val="002241C4"/>
    <w:rsid w:val="0023387B"/>
    <w:rsid w:val="00242726"/>
    <w:rsid w:val="00243D9A"/>
    <w:rsid w:val="00261862"/>
    <w:rsid w:val="002627DE"/>
    <w:rsid w:val="002641FC"/>
    <w:rsid w:val="002647F2"/>
    <w:rsid w:val="00272D06"/>
    <w:rsid w:val="00272EB4"/>
    <w:rsid w:val="002828CA"/>
    <w:rsid w:val="00284BA9"/>
    <w:rsid w:val="002940F6"/>
    <w:rsid w:val="002A78D7"/>
    <w:rsid w:val="003137B1"/>
    <w:rsid w:val="0034589C"/>
    <w:rsid w:val="00354702"/>
    <w:rsid w:val="003740CA"/>
    <w:rsid w:val="00380ADB"/>
    <w:rsid w:val="003A017D"/>
    <w:rsid w:val="003E7703"/>
    <w:rsid w:val="00415EAF"/>
    <w:rsid w:val="00417258"/>
    <w:rsid w:val="00434B63"/>
    <w:rsid w:val="004447E2"/>
    <w:rsid w:val="004C1394"/>
    <w:rsid w:val="00512A71"/>
    <w:rsid w:val="005136FA"/>
    <w:rsid w:val="005238AF"/>
    <w:rsid w:val="0054260A"/>
    <w:rsid w:val="00553469"/>
    <w:rsid w:val="00570644"/>
    <w:rsid w:val="00570D3A"/>
    <w:rsid w:val="005854A6"/>
    <w:rsid w:val="005967FF"/>
    <w:rsid w:val="005A6324"/>
    <w:rsid w:val="005C2344"/>
    <w:rsid w:val="00617484"/>
    <w:rsid w:val="0062462E"/>
    <w:rsid w:val="00637A2F"/>
    <w:rsid w:val="00691FA3"/>
    <w:rsid w:val="00727C50"/>
    <w:rsid w:val="007665CC"/>
    <w:rsid w:val="007A793A"/>
    <w:rsid w:val="007C2DCE"/>
    <w:rsid w:val="007D347C"/>
    <w:rsid w:val="007E3D86"/>
    <w:rsid w:val="007E702C"/>
    <w:rsid w:val="00817A10"/>
    <w:rsid w:val="0085367A"/>
    <w:rsid w:val="0085709E"/>
    <w:rsid w:val="0087254E"/>
    <w:rsid w:val="008A69D6"/>
    <w:rsid w:val="008C737D"/>
    <w:rsid w:val="008E7A76"/>
    <w:rsid w:val="008F1707"/>
    <w:rsid w:val="009559B0"/>
    <w:rsid w:val="009611CF"/>
    <w:rsid w:val="0098276C"/>
    <w:rsid w:val="00985084"/>
    <w:rsid w:val="00997BF4"/>
    <w:rsid w:val="009A1D48"/>
    <w:rsid w:val="009A44C4"/>
    <w:rsid w:val="009B08AA"/>
    <w:rsid w:val="009E24AF"/>
    <w:rsid w:val="009F1F03"/>
    <w:rsid w:val="009F3CB8"/>
    <w:rsid w:val="00A42C06"/>
    <w:rsid w:val="00A60BBC"/>
    <w:rsid w:val="00A64D66"/>
    <w:rsid w:val="00AB1C0D"/>
    <w:rsid w:val="00AB33D2"/>
    <w:rsid w:val="00AC2574"/>
    <w:rsid w:val="00AD2756"/>
    <w:rsid w:val="00AD2F3B"/>
    <w:rsid w:val="00B015B0"/>
    <w:rsid w:val="00B172DC"/>
    <w:rsid w:val="00B364C9"/>
    <w:rsid w:val="00B7162D"/>
    <w:rsid w:val="00B90F5C"/>
    <w:rsid w:val="00B94511"/>
    <w:rsid w:val="00BA7329"/>
    <w:rsid w:val="00BB1475"/>
    <w:rsid w:val="00BB515C"/>
    <w:rsid w:val="00BE0450"/>
    <w:rsid w:val="00BF5658"/>
    <w:rsid w:val="00C26D55"/>
    <w:rsid w:val="00C417D7"/>
    <w:rsid w:val="00C44801"/>
    <w:rsid w:val="00C6537B"/>
    <w:rsid w:val="00C70D5C"/>
    <w:rsid w:val="00C86892"/>
    <w:rsid w:val="00CA0FE8"/>
    <w:rsid w:val="00CC3FDE"/>
    <w:rsid w:val="00D20C1D"/>
    <w:rsid w:val="00D34D03"/>
    <w:rsid w:val="00D40159"/>
    <w:rsid w:val="00D46BA8"/>
    <w:rsid w:val="00D5215B"/>
    <w:rsid w:val="00D80EA6"/>
    <w:rsid w:val="00D974E5"/>
    <w:rsid w:val="00DA2286"/>
    <w:rsid w:val="00DC0CE9"/>
    <w:rsid w:val="00DC4486"/>
    <w:rsid w:val="00DC6B8D"/>
    <w:rsid w:val="00E066BA"/>
    <w:rsid w:val="00E200D6"/>
    <w:rsid w:val="00E726C6"/>
    <w:rsid w:val="00E81BAA"/>
    <w:rsid w:val="00EB53B4"/>
    <w:rsid w:val="00EB551C"/>
    <w:rsid w:val="00EC1059"/>
    <w:rsid w:val="00ED2BB7"/>
    <w:rsid w:val="00ED3C7E"/>
    <w:rsid w:val="00EE000D"/>
    <w:rsid w:val="00F2367B"/>
    <w:rsid w:val="00F500FA"/>
    <w:rsid w:val="00F6786B"/>
    <w:rsid w:val="00FD3A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F79446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0435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Kommentarzeichen">
    <w:name w:val="annotation reference"/>
    <w:basedOn w:val="Absatzstandardschriftart"/>
    <w:uiPriority w:val="99"/>
    <w:semiHidden/>
    <w:unhideWhenUsed/>
    <w:rsid w:val="00D46BA8"/>
    <w:rPr>
      <w:sz w:val="18"/>
      <w:szCs w:val="18"/>
    </w:rPr>
  </w:style>
  <w:style w:type="paragraph" w:styleId="Kommentartext">
    <w:name w:val="annotation text"/>
    <w:basedOn w:val="Standard"/>
    <w:link w:val="KommentartextZeichen"/>
    <w:uiPriority w:val="99"/>
    <w:semiHidden/>
    <w:unhideWhenUsed/>
    <w:rsid w:val="00D46BA8"/>
  </w:style>
  <w:style w:type="character" w:customStyle="1" w:styleId="KommentartextZeichen">
    <w:name w:val="Kommentartext Zeichen"/>
    <w:basedOn w:val="Absatzstandardschriftart"/>
    <w:link w:val="Kommentartext"/>
    <w:uiPriority w:val="99"/>
    <w:semiHidden/>
    <w:rsid w:val="00D46BA8"/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unhideWhenUsed/>
    <w:rsid w:val="00D46BA8"/>
    <w:rPr>
      <w:b/>
      <w:bCs/>
      <w:sz w:val="20"/>
      <w:szCs w:val="20"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D46BA8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D46BA8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D46BA8"/>
    <w:rPr>
      <w:rFonts w:ascii="Lucida Grande" w:hAnsi="Lucida Grande" w:cs="Lucida Grande"/>
      <w:sz w:val="18"/>
      <w:szCs w:val="18"/>
    </w:rPr>
  </w:style>
  <w:style w:type="paragraph" w:styleId="Listenabsatz">
    <w:name w:val="List Paragraph"/>
    <w:basedOn w:val="Standard"/>
    <w:uiPriority w:val="34"/>
    <w:qFormat/>
    <w:rsid w:val="000500D9"/>
    <w:pPr>
      <w:ind w:left="720"/>
      <w:contextualSpacing/>
    </w:pPr>
  </w:style>
  <w:style w:type="character" w:styleId="Link">
    <w:name w:val="Hyperlink"/>
    <w:basedOn w:val="Absatzstandardschriftart"/>
    <w:uiPriority w:val="99"/>
    <w:unhideWhenUsed/>
    <w:rsid w:val="00817A10"/>
    <w:rPr>
      <w:color w:val="0000FF" w:themeColor="hyperlink"/>
      <w:u w:val="single"/>
    </w:rPr>
  </w:style>
  <w:style w:type="paragraph" w:styleId="Kopfzeile">
    <w:name w:val="header"/>
    <w:basedOn w:val="Standard"/>
    <w:link w:val="KopfzeileZeichen"/>
    <w:uiPriority w:val="99"/>
    <w:unhideWhenUsed/>
    <w:rsid w:val="00AD2756"/>
    <w:pPr>
      <w:tabs>
        <w:tab w:val="center" w:pos="4536"/>
        <w:tab w:val="right" w:pos="9072"/>
      </w:tabs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AD2756"/>
  </w:style>
  <w:style w:type="paragraph" w:styleId="Fuzeile">
    <w:name w:val="footer"/>
    <w:basedOn w:val="Standard"/>
    <w:link w:val="FuzeileZeichen"/>
    <w:uiPriority w:val="99"/>
    <w:unhideWhenUsed/>
    <w:rsid w:val="00AD2756"/>
    <w:pPr>
      <w:tabs>
        <w:tab w:val="center" w:pos="4536"/>
        <w:tab w:val="right" w:pos="9072"/>
      </w:tabs>
    </w:pPr>
  </w:style>
  <w:style w:type="character" w:customStyle="1" w:styleId="FuzeileZeichen">
    <w:name w:val="Fußzeile Zeichen"/>
    <w:basedOn w:val="Absatzstandardschriftart"/>
    <w:link w:val="Fuzeile"/>
    <w:uiPriority w:val="99"/>
    <w:rsid w:val="00AD275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0435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Kommentarzeichen">
    <w:name w:val="annotation reference"/>
    <w:basedOn w:val="Absatzstandardschriftart"/>
    <w:uiPriority w:val="99"/>
    <w:semiHidden/>
    <w:unhideWhenUsed/>
    <w:rsid w:val="00D46BA8"/>
    <w:rPr>
      <w:sz w:val="18"/>
      <w:szCs w:val="18"/>
    </w:rPr>
  </w:style>
  <w:style w:type="paragraph" w:styleId="Kommentartext">
    <w:name w:val="annotation text"/>
    <w:basedOn w:val="Standard"/>
    <w:link w:val="KommentartextZeichen"/>
    <w:uiPriority w:val="99"/>
    <w:semiHidden/>
    <w:unhideWhenUsed/>
    <w:rsid w:val="00D46BA8"/>
  </w:style>
  <w:style w:type="character" w:customStyle="1" w:styleId="KommentartextZeichen">
    <w:name w:val="Kommentartext Zeichen"/>
    <w:basedOn w:val="Absatzstandardschriftart"/>
    <w:link w:val="Kommentartext"/>
    <w:uiPriority w:val="99"/>
    <w:semiHidden/>
    <w:rsid w:val="00D46BA8"/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unhideWhenUsed/>
    <w:rsid w:val="00D46BA8"/>
    <w:rPr>
      <w:b/>
      <w:bCs/>
      <w:sz w:val="20"/>
      <w:szCs w:val="20"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D46BA8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D46BA8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D46BA8"/>
    <w:rPr>
      <w:rFonts w:ascii="Lucida Grande" w:hAnsi="Lucida Grande" w:cs="Lucida Grande"/>
      <w:sz w:val="18"/>
      <w:szCs w:val="18"/>
    </w:rPr>
  </w:style>
  <w:style w:type="paragraph" w:styleId="Listenabsatz">
    <w:name w:val="List Paragraph"/>
    <w:basedOn w:val="Standard"/>
    <w:uiPriority w:val="34"/>
    <w:qFormat/>
    <w:rsid w:val="000500D9"/>
    <w:pPr>
      <w:ind w:left="720"/>
      <w:contextualSpacing/>
    </w:pPr>
  </w:style>
  <w:style w:type="character" w:styleId="Link">
    <w:name w:val="Hyperlink"/>
    <w:basedOn w:val="Absatzstandardschriftart"/>
    <w:uiPriority w:val="99"/>
    <w:unhideWhenUsed/>
    <w:rsid w:val="00817A10"/>
    <w:rPr>
      <w:color w:val="0000FF" w:themeColor="hyperlink"/>
      <w:u w:val="single"/>
    </w:rPr>
  </w:style>
  <w:style w:type="paragraph" w:styleId="Kopfzeile">
    <w:name w:val="header"/>
    <w:basedOn w:val="Standard"/>
    <w:link w:val="KopfzeileZeichen"/>
    <w:uiPriority w:val="99"/>
    <w:unhideWhenUsed/>
    <w:rsid w:val="00AD2756"/>
    <w:pPr>
      <w:tabs>
        <w:tab w:val="center" w:pos="4536"/>
        <w:tab w:val="right" w:pos="9072"/>
      </w:tabs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AD2756"/>
  </w:style>
  <w:style w:type="paragraph" w:styleId="Fuzeile">
    <w:name w:val="footer"/>
    <w:basedOn w:val="Standard"/>
    <w:link w:val="FuzeileZeichen"/>
    <w:uiPriority w:val="99"/>
    <w:unhideWhenUsed/>
    <w:rsid w:val="00AD2756"/>
    <w:pPr>
      <w:tabs>
        <w:tab w:val="center" w:pos="4536"/>
        <w:tab w:val="right" w:pos="9072"/>
      </w:tabs>
    </w:pPr>
  </w:style>
  <w:style w:type="character" w:customStyle="1" w:styleId="FuzeileZeichen">
    <w:name w:val="Fußzeile Zeichen"/>
    <w:basedOn w:val="Absatzstandardschriftart"/>
    <w:link w:val="Fuzeile"/>
    <w:uiPriority w:val="99"/>
    <w:rsid w:val="00AD275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4B04569-10B9-2B47-9155-6A9A501CD1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64</Words>
  <Characters>3556</Characters>
  <Application>Microsoft Macintosh Word</Application>
  <DocSecurity>0</DocSecurity>
  <Lines>29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Nagler</dc:creator>
  <cp:keywords/>
  <dc:description/>
  <cp:lastModifiedBy>Michael Nagler</cp:lastModifiedBy>
  <cp:revision>135</cp:revision>
  <dcterms:created xsi:type="dcterms:W3CDTF">2013-04-09T04:22:00Z</dcterms:created>
  <dcterms:modified xsi:type="dcterms:W3CDTF">2014-04-03T03:54:00Z</dcterms:modified>
</cp:coreProperties>
</file>